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four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Qua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Default="002F0EE2" w:rsidP="002F0EE2">
      <w:pPr>
        <w:jc w:val="both"/>
        <w:rPr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>) quantify the identified</w:t>
      </w:r>
      <w:r w:rsidR="00651F9F">
        <w:rPr>
          <w:lang w:val="en-GB"/>
        </w:rPr>
        <w:t xml:space="preserve"> entities, (3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651F9F">
        <w:rPr>
          <w:lang w:val="en-GB"/>
        </w:rPr>
        <w:t>, and (4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2F0EE2" w:rsidRDefault="002F0EE2" w:rsidP="002F0EE2">
      <w:pPr>
        <w:jc w:val="both"/>
        <w:rPr>
          <w:lang w:val="en-GB"/>
        </w:rPr>
      </w:pP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E210E0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E210E0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E210E0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E210E0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E210E0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E210E0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E210E0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E210E0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E210E0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E210E0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E210E0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E210E0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E210E0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E210E0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E210E0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E210E0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E210E0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E210E0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E210E0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E210E0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E210E0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E210E0">
        <w:fldChar w:fldCharType="begin"/>
      </w:r>
      <w:r w:rsidR="00FB55F2">
        <w:instrText>HYPERLINK \l "_ENREF_8" \o "Vaudel, 2011 #18"</w:instrText>
      </w:r>
      <w:r w:rsidR="00E210E0">
        <w:fldChar w:fldCharType="separate"/>
      </w:r>
      <w:r w:rsidR="00E210E0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E210E0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E210E0">
        <w:rPr>
          <w:b/>
          <w:lang w:val="en-GB"/>
        </w:rPr>
      </w:r>
      <w:r w:rsidR="00E210E0">
        <w:rPr>
          <w:b/>
          <w:lang w:val="en-GB"/>
        </w:rPr>
        <w:fldChar w:fldCharType="end"/>
      </w:r>
      <w:r w:rsidR="00E210E0" w:rsidRPr="005F5FDA">
        <w:rPr>
          <w:b/>
          <w:lang w:val="en-GB"/>
        </w:rPr>
      </w:r>
      <w:r w:rsidR="00E210E0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E210E0" w:rsidRPr="005F5FDA">
        <w:rPr>
          <w:b/>
          <w:lang w:val="en-GB"/>
        </w:rPr>
        <w:fldChar w:fldCharType="end"/>
      </w:r>
      <w:r w:rsidR="00E210E0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E210E0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E210E0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E210E0">
          <w:rPr>
            <w:lang w:val="en-GB"/>
          </w:rPr>
        </w:r>
        <w:r w:rsidR="00E210E0">
          <w:rPr>
            <w:lang w:val="en-GB"/>
          </w:rPr>
          <w:fldChar w:fldCharType="end"/>
        </w:r>
        <w:r w:rsidR="00E210E0">
          <w:rPr>
            <w:lang w:val="en-GB"/>
          </w:rPr>
        </w:r>
        <w:r w:rsidR="00E210E0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E210E0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E210E0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E210E0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E210E0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E210E0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E210E0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E210E0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E210E0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E210E0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E210E0">
          <w:rPr>
            <w:lang w:val="en-GB"/>
          </w:rPr>
        </w:r>
        <w:r w:rsidR="00E210E0">
          <w:rPr>
            <w:lang w:val="en-GB"/>
          </w:rPr>
          <w:fldChar w:fldCharType="end"/>
        </w:r>
        <w:r w:rsidR="00E210E0">
          <w:rPr>
            <w:lang w:val="en-GB"/>
          </w:rPr>
        </w:r>
        <w:r w:rsidR="00E210E0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E210E0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E210E0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E210E0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E210E0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E210E0" w:rsidP="00612E2C">
      <w:pPr>
        <w:jc w:val="both"/>
        <w:rPr>
          <w:lang w:val="en-GB"/>
        </w:rPr>
      </w:pPr>
      <w:r w:rsidRPr="00E210E0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D30DF9" w:rsidRPr="00F802E3" w:rsidRDefault="00D30DF9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D30DF9" w:rsidRPr="00DB0591" w:rsidRDefault="00D30DF9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5846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_for_proteomics</w:t>
                    </w:r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E210E0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E210E0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E210E0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E210E0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E210E0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E210E0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E210E0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E210E0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E210E0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E210E0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E210E0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E210E0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E210E0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E210E0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E210E0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E210E0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E210E0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E210E0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E210E0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E210E0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E210E0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E210E0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E210E0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E210E0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E210E0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34" \o "Helsens, 2007 #59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6E37CD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E210E0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6E37CD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E210E0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E210E0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E210E0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39" \o "Keller, 2002 #27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0" \o "Edwards, 2009 #179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5" \o "Martens, 2005 #19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1" \o "Shteynberg, 2011 #126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2" \o "Nesvizhskii, 2003 #10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3" \o "Ma, 2009 #127" </w:instrText>
            </w:r>
            <w:r w:rsidR="00E210E0">
              <w:fldChar w:fldCharType="separate"/>
            </w:r>
            <w:r w:rsidR="00E210E0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E210E0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E210E0">
              <w:fldChar w:fldCharType="end"/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E210E0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" \o "Apweiler, 2004 #2" </w:instrText>
            </w:r>
            <w:r w:rsidR="00E210E0">
              <w:fldChar w:fldCharType="separate"/>
            </w:r>
            <w:r w:rsidR="00E210E0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E210E0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E210E0">
              <w:fldChar w:fldCharType="end"/>
            </w:r>
            <w:r w:rsidR="00E210E0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11" \o "Jones, 2005 #81" </w:instrText>
            </w:r>
            <w:r w:rsidR="00E210E0">
              <w:fldChar w:fldCharType="separate"/>
            </w:r>
            <w:r w:rsidR="00E210E0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E210E0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E210E0">
              <w:fldChar w:fldCharType="end"/>
            </w:r>
            <w:r w:rsidR="00E210E0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4" \o "Zhang, 2004 #134" </w:instrText>
            </w:r>
            <w:r w:rsidR="00E210E0">
              <w:fldChar w:fldCharType="separate"/>
            </w:r>
            <w:r w:rsidR="00E210E0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E210E0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E210E0">
              <w:fldChar w:fldCharType="end"/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5" \o "Bauer, 2008 #135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E210E0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7" \o "Hanson, 2010 #138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9" \o "Haw, 2011 #139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E210E0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E210E0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49" \o "Deutsch, 2008 #142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E210E0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E210E0">
              <w:fldChar w:fldCharType="begin"/>
            </w:r>
            <w:r>
              <w:instrText xml:space="preserve"> HYPERLINK \l "_ENREF_51" \o "Pichler, 2012 #1" </w:instrText>
            </w:r>
            <w:r w:rsidR="00E210E0">
              <w:fldChar w:fldCharType="separate"/>
            </w:r>
            <w:r w:rsidR="00E210E0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E210E0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E210E0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E210E0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E210E0">
                <w:fldChar w:fldCharType="end"/>
              </w:r>
              <w:r w:rsidR="00E210E0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E210E0">
              <w:fldChar w:fldCharType="begin"/>
            </w:r>
            <w:r w:rsidR="0043424B">
              <w:instrText xml:space="preserve"> HYPERLINK \l "_ENREF_53" \o "Hakkinen, 2009 #160" </w:instrText>
            </w:r>
            <w:r w:rsidR="00E210E0">
              <w:fldChar w:fldCharType="separate"/>
            </w:r>
            <w:r w:rsidR="00E210E0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E210E0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E210E0">
              <w:fldChar w:fldCharType="end"/>
            </w:r>
            <w:r w:rsidR="00E210E0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E210E0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E210E0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E210E0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43424B" w:rsidRPr="0043424B" w:rsidRDefault="00E210E0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E210E0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F1EB5" w:rsidRDefault="003F1EB5" w:rsidP="00C22471">
      <w:pPr>
        <w:spacing w:after="0" w:line="240" w:lineRule="auto"/>
      </w:pPr>
      <w:r>
        <w:separator/>
      </w:r>
    </w:p>
  </w:endnote>
  <w:endnote w:type="continuationSeparator" w:id="0">
    <w:p w:rsidR="003F1EB5" w:rsidRDefault="003F1EB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3C0024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30DF9" w:rsidRPr="00EE5E45" w:rsidRDefault="00D30DF9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E210E0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E210E0" w:rsidRPr="00EE5E45">
      <w:rPr>
        <w:b/>
      </w:rPr>
      <w:fldChar w:fldCharType="separate"/>
    </w:r>
    <w:r w:rsidR="00BB0958">
      <w:rPr>
        <w:b/>
        <w:noProof/>
      </w:rPr>
      <w:t>9</w:t>
    </w:r>
    <w:r w:rsidR="00E210E0" w:rsidRPr="00EE5E45">
      <w:rPr>
        <w:b/>
      </w:rPr>
      <w:fldChar w:fldCharType="end"/>
    </w:r>
    <w:r w:rsidRPr="00EE5E45">
      <w:t xml:space="preserve"> of </w:t>
    </w:r>
    <w:r w:rsidR="00E210E0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E210E0" w:rsidRPr="00EE5E45">
      <w:rPr>
        <w:b/>
      </w:rPr>
      <w:fldChar w:fldCharType="separate"/>
    </w:r>
    <w:r w:rsidR="00BB0958">
      <w:rPr>
        <w:b/>
        <w:noProof/>
      </w:rPr>
      <w:t>9</w:t>
    </w:r>
    <w:r w:rsidR="00E210E0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F1EB5" w:rsidRDefault="003F1EB5" w:rsidP="00C22471">
      <w:pPr>
        <w:spacing w:after="0" w:line="240" w:lineRule="auto"/>
      </w:pPr>
      <w:r>
        <w:separator/>
      </w:r>
    </w:p>
  </w:footnote>
  <w:footnote w:type="continuationSeparator" w:id="0">
    <w:p w:rsidR="003F1EB5" w:rsidRDefault="003F1EB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Pr="002E18D7" w:rsidRDefault="00D30DF9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</w:t>
    </w:r>
    <w:r w:rsidR="00C55F0D">
      <w:rPr>
        <w:rFonts w:cs="Calibri"/>
        <w:lang w:eastAsia="de-DE"/>
      </w:rPr>
      <w:t>.0</w:t>
    </w:r>
    <w:r>
      <w:rPr>
        <w:rFonts w:cs="Calibri"/>
        <w:lang w:eastAsia="de-DE"/>
      </w:rPr>
      <w:t xml:space="preserve"> - </w:t>
    </w:r>
    <w:r w:rsidR="00757570">
      <w:rPr>
        <w:rFonts w:cs="Calibri"/>
        <w:lang w:eastAsia="de-DE"/>
      </w:rPr>
      <w:t>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0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2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4"/>
  </w:num>
  <w:num w:numId="2">
    <w:abstractNumId w:val="11"/>
  </w:num>
  <w:num w:numId="3">
    <w:abstractNumId w:val="8"/>
  </w:num>
  <w:num w:numId="4">
    <w:abstractNumId w:val="6"/>
  </w:num>
  <w:num w:numId="5">
    <w:abstractNumId w:val="7"/>
  </w:num>
  <w:num w:numId="6">
    <w:abstractNumId w:val="2"/>
  </w:num>
  <w:num w:numId="7">
    <w:abstractNumId w:val="9"/>
  </w:num>
  <w:num w:numId="8">
    <w:abstractNumId w:val="1"/>
  </w:num>
  <w:num w:numId="9">
    <w:abstractNumId w:val="13"/>
  </w:num>
  <w:num w:numId="10">
    <w:abstractNumId w:val="4"/>
  </w:num>
  <w:num w:numId="11">
    <w:abstractNumId w:val="15"/>
  </w:num>
  <w:num w:numId="12">
    <w:abstractNumId w:val="12"/>
  </w:num>
  <w:num w:numId="13">
    <w:abstractNumId w:val="16"/>
  </w:num>
  <w:num w:numId="14">
    <w:abstractNumId w:val="17"/>
  </w:num>
  <w:num w:numId="15">
    <w:abstractNumId w:val="3"/>
  </w:num>
  <w:num w:numId="16">
    <w:abstractNumId w:val="5"/>
  </w:num>
  <w:num w:numId="17">
    <w:abstractNumId w:val="10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1067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peptide_and_protein_identification_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8F8526-148C-4002-ACB1-1BECB85744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0</TotalTime>
  <Pages>1</Pages>
  <Words>18515</Words>
  <Characters>98135</Characters>
  <Application>Microsoft Office Word</Application>
  <DocSecurity>0</DocSecurity>
  <Lines>817</Lines>
  <Paragraphs>23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41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62</cp:revision>
  <cp:lastPrinted>2012-09-14T15:09:00Z</cp:lastPrinted>
  <dcterms:created xsi:type="dcterms:W3CDTF">2012-10-17T17:07:00Z</dcterms:created>
  <dcterms:modified xsi:type="dcterms:W3CDTF">2013-06-07T23:00:00Z</dcterms:modified>
</cp:coreProperties>
</file>